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19C9" w:rsidRPr="00CA19C9" w:rsidRDefault="002D3F41" w:rsidP="000570EF">
      <w:pPr>
        <w:spacing w:line="360" w:lineRule="auto"/>
        <w:jc w:val="both"/>
        <w:rPr>
          <w:rFonts w:ascii="Times New Roman" w:hAnsi="Times New Roman" w:cs="Times New Roman"/>
          <w:sz w:val="24"/>
          <w:szCs w:val="24"/>
        </w:rPr>
      </w:pPr>
      <w:r>
        <w:rPr>
          <w:rFonts w:ascii="Times New Roman" w:hAnsi="Times New Roman" w:cs="Times New Roman"/>
          <w:sz w:val="24"/>
          <w:szCs w:val="24"/>
        </w:rPr>
        <w:t>8</w:t>
      </w:r>
      <w:r w:rsidR="00CA19C9" w:rsidRPr="00CA19C9">
        <w:rPr>
          <w:rFonts w:ascii="Times New Roman" w:hAnsi="Times New Roman" w:cs="Times New Roman"/>
          <w:sz w:val="24"/>
          <w:szCs w:val="24"/>
        </w:rPr>
        <w:t>. OPTIMIZACIJA PROCESA</w:t>
      </w:r>
    </w:p>
    <w:p w:rsidR="00CA19C9" w:rsidRPr="00CA19C9" w:rsidRDefault="00CA19C9" w:rsidP="000570EF">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Optimizacija pomeni razumevanje trenutnega procesa in njegovo spreminjanje z namenom povečanja kvali</w:t>
      </w:r>
      <w:bookmarkStart w:id="0" w:name="_GoBack"/>
      <w:bookmarkEnd w:id="0"/>
      <w:r w:rsidRPr="00CA19C9">
        <w:rPr>
          <w:rFonts w:ascii="Times New Roman" w:hAnsi="Times New Roman" w:cs="Times New Roman"/>
          <w:sz w:val="24"/>
          <w:szCs w:val="24"/>
        </w:rPr>
        <w:t xml:space="preserve">tete produktov, zmanjšanja stroškov in časa razvoja. Za optimizacijo se </w:t>
      </w:r>
      <w:r w:rsidR="00F7486D">
        <w:rPr>
          <w:rFonts w:ascii="Times New Roman" w:hAnsi="Times New Roman" w:cs="Times New Roman"/>
          <w:sz w:val="24"/>
          <w:szCs w:val="24"/>
        </w:rPr>
        <w:t>priporoča uporaba</w:t>
      </w:r>
      <w:r w:rsidR="00A279A0">
        <w:rPr>
          <w:rFonts w:ascii="Times New Roman" w:hAnsi="Times New Roman" w:cs="Times New Roman"/>
          <w:sz w:val="24"/>
          <w:szCs w:val="24"/>
        </w:rPr>
        <w:t xml:space="preserve"> zrelostnih</w:t>
      </w:r>
      <w:r w:rsidRPr="00CA19C9">
        <w:rPr>
          <w:rFonts w:ascii="Times New Roman" w:hAnsi="Times New Roman" w:cs="Times New Roman"/>
          <w:sz w:val="24"/>
          <w:szCs w:val="24"/>
        </w:rPr>
        <w:t xml:space="preserve"> in agilni</w:t>
      </w:r>
      <w:r w:rsidR="00A279A0">
        <w:rPr>
          <w:rFonts w:ascii="Times New Roman" w:hAnsi="Times New Roman" w:cs="Times New Roman"/>
          <w:sz w:val="24"/>
          <w:szCs w:val="24"/>
        </w:rPr>
        <w:t>h</w:t>
      </w:r>
      <w:r w:rsidRPr="00CA19C9">
        <w:rPr>
          <w:rFonts w:ascii="Times New Roman" w:hAnsi="Times New Roman" w:cs="Times New Roman"/>
          <w:sz w:val="24"/>
          <w:szCs w:val="24"/>
        </w:rPr>
        <w:t xml:space="preserve"> pristop</w:t>
      </w:r>
      <w:r w:rsidR="00A279A0">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0570EF">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0570EF">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Temeljne karakteristike agilnih metod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CA19C9" w:rsidRPr="00CA19C9" w:rsidRDefault="00CA19C9" w:rsidP="000570EF">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Zrelostni pristop je zakoreninjen v načrtno usmerjenem razvoju in navadno proizvede veliko presežkov v smislu, da definira več aktivnosti kot je potrebno. Agilni pristop pa se fokusira na kodo in se namensko izogiba formalnostim in dokumentaciji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d7U3kWmQ","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 xml:space="preserve">. Za večje projekte in kompleksne sisteme je priporočena uporaba zrelostnega pristopa,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 xml:space="preserve">. </w:t>
      </w:r>
    </w:p>
    <w:p w:rsidR="0078039B" w:rsidRDefault="0078039B" w:rsidP="000570EF">
      <w:pPr>
        <w:spacing w:line="360" w:lineRule="auto"/>
        <w:rPr>
          <w:rFonts w:ascii="Times New Roman" w:hAnsi="Times New Roman" w:cs="Times New Roman"/>
          <w:sz w:val="24"/>
          <w:szCs w:val="24"/>
        </w:rPr>
      </w:pPr>
    </w:p>
    <w:p w:rsidR="0071618D" w:rsidRPr="00CA19C9" w:rsidRDefault="0071618D" w:rsidP="000570EF">
      <w:pPr>
        <w:spacing w:line="360" w:lineRule="auto"/>
        <w:rPr>
          <w:rFonts w:ascii="Times New Roman" w:hAnsi="Times New Roman" w:cs="Times New Roman"/>
          <w:sz w:val="24"/>
          <w:szCs w:val="24"/>
        </w:rPr>
      </w:pPr>
    </w:p>
    <w:sectPr w:rsidR="0071618D" w:rsidRPr="00CA19C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19C9"/>
    <w:rsid w:val="000570EF"/>
    <w:rsid w:val="000C0BCC"/>
    <w:rsid w:val="001B3232"/>
    <w:rsid w:val="002D3F41"/>
    <w:rsid w:val="00671978"/>
    <w:rsid w:val="0071618D"/>
    <w:rsid w:val="0078039B"/>
    <w:rsid w:val="00A279A0"/>
    <w:rsid w:val="00B24D7C"/>
    <w:rsid w:val="00BA081F"/>
    <w:rsid w:val="00CA19C9"/>
    <w:rsid w:val="00E6712E"/>
    <w:rsid w:val="00F00924"/>
    <w:rsid w:val="00F7486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rsid w:val="00CA19C9"/>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CA19C9"/>
    <w:pPr>
      <w:ind w:left="720"/>
      <w:contextualSpacing/>
    </w:pPr>
  </w:style>
  <w:style w:type="paragraph" w:styleId="Besedilooblaka">
    <w:name w:val="Balloon Text"/>
    <w:basedOn w:val="Navaden"/>
    <w:link w:val="BesedilooblakaZnak"/>
    <w:uiPriority w:val="99"/>
    <w:semiHidden/>
    <w:unhideWhenUsed/>
    <w:rsid w:val="00CA19C9"/>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A19C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TotalTime>
  <Pages>1</Pages>
  <Words>1377</Words>
  <Characters>7851</Characters>
  <Application>Microsoft Office Word</Application>
  <DocSecurity>0</DocSecurity>
  <Lines>65</Lines>
  <Paragraphs>18</Paragraphs>
  <ScaleCrop>false</ScaleCrop>
  <Company/>
  <LinksUpToDate>false</LinksUpToDate>
  <CharactersWithSpaces>9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12</cp:revision>
  <dcterms:created xsi:type="dcterms:W3CDTF">2017-12-07T08:38:00Z</dcterms:created>
  <dcterms:modified xsi:type="dcterms:W3CDTF">2018-01-07T23:25:00Z</dcterms:modified>
</cp:coreProperties>
</file>